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13248" w:type="dxa"/>
        <w:tblInd w:w="0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188"/>
        <w:gridCol w:w="1710"/>
        <w:gridCol w:w="5220"/>
        <w:gridCol w:w="5130"/>
      </w:tblGrid>
      <w:tr w:rsidR="008861FE" w:rsidTr="00113A5D">
        <w:trPr>
          <w:trHeight w:val="386"/>
        </w:trPr>
        <w:tc>
          <w:tcPr>
            <w:tcW w:w="11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bookmarkStart w:id="0" w:name="_GoBack"/>
            <w:bookmarkEnd w:id="0"/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TUDY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DESIGN</w:t>
            </w:r>
          </w:p>
        </w:tc>
        <w:tc>
          <w:tcPr>
            <w:tcW w:w="5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PARTICIPANTS AND COMPARATORS</w:t>
            </w:r>
          </w:p>
        </w:tc>
        <w:tc>
          <w:tcPr>
            <w:tcW w:w="51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RESULTS AND CONCLUSION</w:t>
            </w:r>
          </w:p>
        </w:tc>
      </w:tr>
      <w:tr w:rsidR="008861FE" w:rsidTr="00113A5D">
        <w:trPr>
          <w:trHeight w:val="1223"/>
        </w:trPr>
        <w:tc>
          <w:tcPr>
            <w:tcW w:w="118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trom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t al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199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trom&lt;/Author&gt;&lt;Year&gt;1991&lt;/Year&gt;&lt;RecNum&gt;33&lt;/RecNum&gt;&lt;DisplayText&gt;&lt;style face="superscript"&gt;27&lt;/style&gt;&lt;/DisplayText&gt;&lt;record&gt;&lt;rec-number&gt;33&lt;/rec-number&gt;&lt;foreign-keys&gt;&lt;key app="EN" db-id="2wrf9vtwlt5t5ueva0pxva03x0vw2wraa5fz" timestamp="1445880055"&gt;33&lt;/key&gt;&lt;key app="ENWeb" db-id=""&gt;0&lt;/key&gt;&lt;/foreign-keys&gt;&lt;ref-type name="Journal Article"&gt;17&lt;/ref-type&gt;&lt;contributors&gt;&lt;authors&gt;&lt;author&gt;Strom, B.L.&lt;/author&gt;&lt;author&gt;Berlin, J.A.&lt;/author&gt;&lt;author&gt;Kinman, J.L.&lt;/author&gt;&lt;author&gt;Spitz, P.W.&lt;/author&gt;&lt;author&gt;Hennessy, S.&lt;/author&gt;&lt;/authors&gt;&lt;/contributors&gt;&lt;titles&gt;&lt;title&gt;Parenteral Keterolac and Risk of Gastrointestingal and Operative Site Bleeding&lt;/title&gt;&lt;secondary-title&gt;Journal of the American Medical Association &lt;/secondary-title&gt;&lt;/titles&gt;&lt;periodical&gt;&lt;full-title&gt;Journal of the American Medical Association&lt;/full-title&gt;&lt;abbr-1&gt;J. Am. Med. Assoc.&lt;/abbr-1&gt;&lt;abbr-2&gt;J Am Med Assoc&lt;/abbr-2&gt;&lt;/periodical&gt;&lt;pages&gt;376-382&lt;/pages&gt;&lt;volume&gt;275&lt;/volume&gt;&lt;number&gt;3&lt;/number&gt;&lt;dates&gt;&lt;year&gt;1991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ost-marketing surveillance study (35 hospitals in Pennsylvania, USA)</w:t>
            </w:r>
          </w:p>
        </w:tc>
        <w:tc>
          <w:tcPr>
            <w:tcW w:w="52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1"/>
              </w:numPr>
              <w:ind w:left="260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dults/children undergoing oral or general surgery 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"/>
              </w:numPr>
              <w:ind w:left="52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Ketorolac IV or IM, daily dose range &lt;15mg to &gt;150mg (n=9,900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"/>
              </w:numPr>
              <w:ind w:left="52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arenteral or oral opiates (n=10,247)</w:t>
            </w:r>
          </w:p>
        </w:tc>
        <w:tc>
          <w:tcPr>
            <w:tcW w:w="51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pStyle w:val="ListParagraph"/>
              <w:numPr>
                <w:ilvl w:val="3"/>
                <w:numId w:val="2"/>
              </w:numPr>
              <w:ind w:left="252" w:hanging="18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creased risk of gastrointestinal bleeding, but not operative site bleeding, with ketorolac vs. opiates; overall associations between ketorolac use and bleeding are small </w:t>
            </w:r>
          </w:p>
          <w:p w:rsidR="008861FE" w:rsidRDefault="008861FE" w:rsidP="00113A5D">
            <w:pPr>
              <w:pStyle w:val="ListParagraph"/>
              <w:numPr>
                <w:ilvl w:val="3"/>
                <w:numId w:val="2"/>
              </w:numPr>
              <w:ind w:left="252" w:hanging="18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sk greater and clinically significant when ketorolac used in higher doses (&gt;105 mg/day) and in elderly adult subjects (≥75 years)</w:t>
            </w:r>
          </w:p>
        </w:tc>
      </w:tr>
      <w:tr w:rsidR="008861FE" w:rsidTr="00113A5D">
        <w:trPr>
          <w:trHeight w:val="1251"/>
        </w:trPr>
        <w:tc>
          <w:tcPr>
            <w:tcW w:w="1188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Moiniche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t 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 200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oiniche&lt;/Author&gt;&lt;Year&gt;2003&lt;/Year&gt;&lt;RecNum&gt;34&lt;/RecNum&gt;&lt;DisplayText&gt;&lt;style face="superscript"&gt;29&lt;/style&gt;&lt;/DisplayText&gt;&lt;record&gt;&lt;rec-number&gt;34&lt;/rec-number&gt;&lt;foreign-keys&gt;&lt;key app="EN" db-id="2wrf9vtwlt5t5ueva0pxva03x0vw2wraa5fz" timestamp="1445880524"&gt;34&lt;/key&gt;&lt;key app="ENWeb" db-id=""&gt;0&lt;/key&gt;&lt;/foreign-keys&gt;&lt;ref-type name="Journal Article"&gt;17&lt;/ref-type&gt;&lt;contributors&gt;&lt;authors&gt;&lt;author&gt;Moiniche, S.&lt;/author&gt;&lt;author&gt;Romsing, J.&lt;/author&gt;&lt;author&gt;Dahl, J.B.&lt;/author&gt;&lt;author&gt;Tramer, M.R.&lt;/author&gt;&lt;/authors&gt;&lt;/contributors&gt;&lt;titles&gt;&lt;title&gt;Nonsteroidal Antiinflammatory Drugs and the Risk of Operative Site Bleeding After Tonsillectomy: A Qunatitative Sysyemic Review &lt;/title&gt;&lt;secondary-title&gt;Anesthesia &amp;amp; Analgesia&lt;/secondary-title&gt;&lt;/titles&gt;&lt;periodical&gt;&lt;full-title&gt;Anesthesia &amp;amp; Analgesia&lt;/full-title&gt;&lt;abbr-1&gt;Anesth. Analg.&lt;/abbr-1&gt;&lt;abbr-2&gt;Anesth Analg&lt;/abbr-2&gt;&lt;/periodical&gt;&lt;pages&gt;68-77&lt;/pages&gt;&lt;volume&gt;96&lt;/volume&gt;&lt;number&gt;1&lt;/number&gt;&lt;dates&gt;&lt;year&gt;2003&lt;/year&gt;&lt;/dates&gt;&lt;urls&gt;&lt;/urls&gt;&lt;electronic-resource-num&gt;10.1213/01.ANE.0000040583.65135.5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ystematic literature review and meta-analysis (25 US RCTs)</w:t>
            </w:r>
          </w:p>
        </w:tc>
        <w:tc>
          <w:tcPr>
            <w:tcW w:w="52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3"/>
              </w:numPr>
              <w:ind w:left="244" w:hanging="16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dults/children undergoing tonsillectomy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3"/>
              </w:numPr>
              <w:ind w:left="522" w:hanging="16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SAIDs (ketorolac, diclofenac, ibuprofen, naproxen, among others); IV, IM, oral, or rectal admin. (n=970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3"/>
              </w:numPr>
              <w:ind w:left="522" w:hanging="16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lacebo or non-NSAID (opioid, acetaminophen, acetaminophen-codeine); IV, IM, or oral admin (n=883)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4"/>
              </w:numPr>
              <w:ind w:left="252" w:hanging="1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cidence of reoperation increased in NSAID group vs. placebo/non-NSAID group 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4"/>
              </w:numPr>
              <w:ind w:left="252" w:hanging="1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-significant difference in intraoperative blood loss, rate of postoperative bleeding, or hospital readmission due to bleeding in NSAID group vs. placebo/non-NSAID group</w:t>
            </w:r>
          </w:p>
        </w:tc>
      </w:tr>
      <w:tr w:rsidR="008861FE" w:rsidTr="00113A5D">
        <w:trPr>
          <w:trHeight w:val="1404"/>
        </w:trPr>
        <w:tc>
          <w:tcPr>
            <w:tcW w:w="11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Lewis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t al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201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wis&lt;/Author&gt;&lt;Year&gt;2013&lt;/Year&gt;&lt;RecNum&gt;36&lt;/RecNum&gt;&lt;DisplayText&gt;&lt;style face="superscript"&gt;31&lt;/style&gt;&lt;/DisplayText&gt;&lt;record&gt;&lt;rec-number&gt;36&lt;/rec-number&gt;&lt;foreign-keys&gt;&lt;key app="EN" db-id="2wrf9vtwlt5t5ueva0pxva03x0vw2wraa5fz" timestamp="1445881026"&gt;36&lt;/key&gt;&lt;key app="ENWeb" db-id=""&gt;0&lt;/key&gt;&lt;/foreign-keys&gt;&lt;ref-type name="Journal Article"&gt;17&lt;/ref-type&gt;&lt;contributors&gt;&lt;authors&gt;&lt;author&gt;Lewis, S.R.&lt;/author&gt;&lt;author&gt;Nicholson, A.&lt;/author&gt;&lt;author&gt;Cardwell, M.E.&lt;/author&gt;&lt;author&gt;Siviter, G.&lt;/author&gt;&lt;author&gt;Smith, A.F.&lt;/author&gt;&lt;/authors&gt;&lt;/contributors&gt;&lt;titles&gt;&lt;title&gt;Nonsteroidal anti-inflammatory drugs and perioperative bleeding in paediatric tonsillectomy &lt;/title&gt;&lt;secondary-title&gt;Cochrane Database of Systematic Reviews&lt;/secondary-title&gt;&lt;/titles&gt;&lt;periodical&gt;&lt;full-title&gt;Cochrane Database of Systematic Reviews&lt;/full-title&gt;&lt;abbr-1&gt;Cochrane Database Syst Rev&lt;/abbr-1&gt;&lt;/periodical&gt;&lt;pages&gt;CD003591&lt;/pages&gt;&lt;volume&gt;18&lt;/volume&gt;&lt;number&gt;7&lt;/number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ystematic literature review and meta-analysis (15 US RCTs)</w:t>
            </w:r>
          </w:p>
        </w:tc>
        <w:tc>
          <w:tcPr>
            <w:tcW w:w="52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5"/>
              </w:numPr>
              <w:ind w:left="244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hildren undergoing tonsillectomy (n=1,101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5"/>
              </w:numPr>
              <w:ind w:left="52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SAIDs (ketorolac, ibuprofen, diclofenac, ketoprofen, tenoxicam); IV, IM, or oral admin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5"/>
              </w:numPr>
              <w:ind w:left="52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lacebo or non-NSAID (morphine, fentanyl, codeine, acetaminophen, tramadol, papaveretum); IV, IM, or oral admin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6"/>
              </w:numPr>
              <w:ind w:left="258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Non-significant increase in bleeding requiring surgical intervention or number of perioperative events requiring non-surgical intervention in NSAID group 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6"/>
              </w:numPr>
              <w:ind w:left="258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oncluded that there was insufficient evidence to exclude risk of increased risk of bleeding when NSAIDs are used in pediatric tonsillectomy</w:t>
            </w:r>
          </w:p>
        </w:tc>
      </w:tr>
      <w:tr w:rsidR="008861FE" w:rsidTr="00113A5D">
        <w:trPr>
          <w:trHeight w:val="990"/>
        </w:trPr>
        <w:tc>
          <w:tcPr>
            <w:tcW w:w="1188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Devereaux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t al.</w:t>
            </w:r>
          </w:p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XZlcmVhdXg8L0F1dGhvcj48WWVhcj4yMDE0PC9ZZWFy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XZlcmVhdXg8L0F1dGhvcj48WWVhcj4yMDE0PC9ZZWFy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ternational RCT with 2-by-2 factorial design </w:t>
            </w:r>
          </w:p>
        </w:tc>
        <w:tc>
          <w:tcPr>
            <w:tcW w:w="52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7"/>
              </w:numPr>
              <w:ind w:left="244" w:hanging="15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dults undergoing non-cardiac surgery 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7"/>
              </w:numPr>
              <w:ind w:left="522" w:hanging="15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pirin initial presurgical oral dose of 200 mg , followed by a daily 100 mg dose for 30 days (n=4,998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7"/>
              </w:numPr>
              <w:ind w:left="522" w:hanging="15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lacebo (n=5,012)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8"/>
              </w:numPr>
              <w:ind w:left="258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Major bleeding more common in the aspirin group than in the placebo group 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8"/>
              </w:numPr>
              <w:ind w:left="258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dministration of aspirin increased risk of bleeding </w:t>
            </w:r>
          </w:p>
        </w:tc>
      </w:tr>
      <w:tr w:rsidR="008861FE" w:rsidTr="00113A5D">
        <w:trPr>
          <w:trHeight w:val="891"/>
        </w:trPr>
        <w:tc>
          <w:tcPr>
            <w:tcW w:w="11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Dirkmann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t al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20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aXJrbWFubjwvQXV0aG9yPjxZZWFyPjIwMTU8L1llYXI+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aXJrbWFubjwvQXV0aG9yPjxZZWFyPjIwMTU8L1llYXI+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spective RCT at 3 German hospitals</w:t>
            </w:r>
          </w:p>
        </w:tc>
        <w:tc>
          <w:tcPr>
            <w:tcW w:w="52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9"/>
              </w:numPr>
              <w:ind w:left="244" w:hanging="15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dult men undergoing radical open prostatectomy 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9"/>
              </w:numPr>
              <w:ind w:left="522" w:hanging="15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arecoxib (40 mg IV) for 48 h postoperatively (n=48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9"/>
              </w:numPr>
              <w:ind w:left="522" w:hanging="15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lacebo for 48 h postoperatively (n=48)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10"/>
              </w:num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lood loss 24 h post-surgery significantly greater in patients receiving parecoxib, but no difference in intraoperative bleeding between comparator groups</w:t>
            </w:r>
          </w:p>
        </w:tc>
      </w:tr>
      <w:tr w:rsidR="008861FE" w:rsidTr="00113A5D">
        <w:trPr>
          <w:trHeight w:val="1116"/>
        </w:trPr>
        <w:tc>
          <w:tcPr>
            <w:tcW w:w="1188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Forrest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t al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200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orrest&lt;/Author&gt;&lt;Year&gt;2002&lt;/Year&gt;&lt;RecNum&gt;37&lt;/RecNum&gt;&lt;DisplayText&gt;&lt;style face="superscript"&gt;33&lt;/style&gt;&lt;/DisplayText&gt;&lt;record&gt;&lt;rec-number&gt;37&lt;/rec-number&gt;&lt;foreign-keys&gt;&lt;key app="EN" db-id="2wrf9vtwlt5t5ueva0pxva03x0vw2wraa5fz" timestamp="1445881406"&gt;37&lt;/key&gt;&lt;key app="ENWeb" db-id=""&gt;0&lt;/key&gt;&lt;/foreign-keys&gt;&lt;ref-type name="Journal Article"&gt;17&lt;/ref-type&gt;&lt;contributors&gt;&lt;authors&gt;&lt;author&gt;Forrest, J.B.&lt;/author&gt;&lt;author&gt;Camu, F.&lt;/author&gt;&lt;author&gt;Greer, I.A.&lt;/author&gt;&lt;author&gt;Kehlet, H.&lt;/author&gt;&lt;author&gt;Abdalla, M.&lt;/author&gt;&lt;/authors&gt;&lt;/contributors&gt;&lt;titles&gt;&lt;title&gt;Keterolac, diclofenac, and ketoprofen are equally safe for pain releif after major surgery &lt;/title&gt;&lt;secondary-title&gt;British Journal of Anaesthesia &lt;/secondary-title&gt;&lt;/titles&gt;&lt;periodical&gt;&lt;full-title&gt;British Journal of Anaesthesia&lt;/full-title&gt;&lt;abbr-1&gt;Br. J. Anaesth.&lt;/abbr-1&gt;&lt;abbr-2&gt;Br J Anaesth&lt;/abbr-2&gt;&lt;/periodical&gt;&lt;pages&gt;227-233&lt;/pages&gt;&lt;volume&gt;88&lt;/volume&gt;&lt;number&gt;2&lt;/number&gt;&lt;dates&gt;&lt;year&gt;2002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CT, multicenter trial at 49 European hospitals</w:t>
            </w:r>
          </w:p>
        </w:tc>
        <w:tc>
          <w:tcPr>
            <w:tcW w:w="52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11"/>
              </w:numPr>
              <w:ind w:left="244" w:hanging="15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dults undergoing elective major surgery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1"/>
              </w:numPr>
              <w:ind w:left="522" w:hanging="15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Ketorolac; parenteral or oral admin (n=5,634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1"/>
              </w:numPr>
              <w:ind w:left="522" w:hanging="15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Ketoprofen or diclofenac; parenteral or oral admin (n=5,611)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12"/>
              </w:num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No significant differences between ketorolac and comparators with respect to postoperative site bleeding 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2"/>
              </w:num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ostoperative anticoagulants increased the risk of surgical site bleeding in ketorolac and comparator groups</w:t>
            </w:r>
          </w:p>
        </w:tc>
      </w:tr>
      <w:tr w:rsidR="008861FE" w:rsidTr="00113A5D">
        <w:trPr>
          <w:trHeight w:val="1440"/>
        </w:trPr>
        <w:tc>
          <w:tcPr>
            <w:tcW w:w="11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iggin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t al.</w:t>
            </w:r>
          </w:p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iggin&lt;/Author&gt;&lt;Year&gt;2013&lt;/Year&gt;&lt;RecNum&gt;35&lt;/RecNum&gt;&lt;DisplayText&gt;&lt;style face="superscript"&gt;30&lt;/style&gt;&lt;/DisplayText&gt;&lt;record&gt;&lt;rec-number&gt;35&lt;/rec-number&gt;&lt;foreign-keys&gt;&lt;key app="EN" db-id="2wrf9vtwlt5t5ueva0pxva03x0vw2wraa5fz" timestamp="1445880777"&gt;35&lt;/key&gt;&lt;key app="ENWeb" db-id=""&gt;0&lt;/key&gt;&lt;/foreign-keys&gt;&lt;ref-type name="Journal Article"&gt;17&lt;/ref-type&gt;&lt;contributors&gt;&lt;authors&gt;&lt;author&gt;Riggin, L..&lt;/author&gt;&lt;author&gt;Ramakrishna, L.&lt;/author&gt;&lt;author&gt;Sommer, D.D.&lt;/author&gt;&lt;author&gt;Koren, G.&lt;/author&gt;&lt;/authors&gt;&lt;/contributors&gt;&lt;titles&gt;&lt;title&gt;A 2013 updated systematic review &amp;amp; meta-analysis of 36 randomized controlled trials; no apparent effects of non steroidal anti-inflammatory agents on the risk of bleeding after tonsillectomy&lt;/title&gt;&lt;secondary-title&gt;Clinical Otolaryngology&lt;/secondary-title&gt;&lt;/titles&gt;&lt;periodical&gt;&lt;full-title&gt;Clinical Otolaryngology&lt;/full-title&gt;&lt;abbr-1&gt;Clin. Otolaryngol.&lt;/abbr-1&gt;&lt;abbr-2&gt;Clin Otolaryngol&lt;/abbr-2&gt;&lt;/periodical&gt;&lt;pages&gt;115-129&lt;/pages&gt;&lt;volume&gt;38&lt;/volume&gt;&lt;number&gt;2&lt;/number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ystematic review and meta-analysis (36 studies, various designs)</w:t>
            </w:r>
          </w:p>
        </w:tc>
        <w:tc>
          <w:tcPr>
            <w:tcW w:w="52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13"/>
              </w:numPr>
              <w:ind w:left="244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nsillectomy patients (n=1,446 adults; n=1,747 children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3"/>
              </w:numPr>
              <w:ind w:left="52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SAID (e.g. ASA, diclofenac, ibuprofen, indomethacin, ketoprofen, ketorolac); IV, IM, rectal, or oral admin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3"/>
              </w:numPr>
              <w:ind w:left="52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lacebo or opioid analgesic (e.g. paracetamol + codeine, tramadol, morphine, codeine, meperidine, fentanyl, propacetamol)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8861FE" w:rsidRDefault="008861FE" w:rsidP="00113A5D">
            <w:pPr>
              <w:pStyle w:val="ListParagraph"/>
              <w:numPr>
                <w:ilvl w:val="0"/>
                <w:numId w:val="14"/>
              </w:num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Use of NSAID not associated with increased risk of severe bleeding, hospital readmission, or need of reoperation due to bleeding in the overall study population or in children 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4"/>
              </w:num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SAIDs can be considered as a safe method of analgesia in children undergoing tonsillectomy</w:t>
            </w:r>
          </w:p>
          <w:p w:rsidR="008861FE" w:rsidRDefault="008861FE" w:rsidP="00113A5D">
            <w:p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61FE" w:rsidTr="00113A5D">
        <w:trPr>
          <w:trHeight w:val="909"/>
        </w:trPr>
        <w:tc>
          <w:tcPr>
            <w:tcW w:w="1188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Moss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t al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20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3NzPC9BdXRob3I+PFllYXI+MjAxNDwvWWVhcj48UmVj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3NzPC9BdXRob3I+PFllYXI+MjAxNDwvWWVhcj48UmVj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ulticenter, double-blind placebo RCT in 6 US hospitals</w:t>
            </w:r>
          </w:p>
        </w:tc>
        <w:tc>
          <w:tcPr>
            <w:tcW w:w="52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15"/>
              </w:numPr>
              <w:ind w:left="232" w:hanging="168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hildren undergoing tonsillectomy 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5"/>
              </w:numPr>
              <w:ind w:left="522" w:hanging="168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buprofen IV, 10 mg/kg preoperatively (n=82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5"/>
              </w:numPr>
              <w:ind w:left="522" w:hanging="168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lacebo (n=79)</w:t>
            </w: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</w:tcPr>
          <w:p w:rsidR="008861FE" w:rsidRDefault="008861FE" w:rsidP="00113A5D">
            <w:pPr>
              <w:pStyle w:val="ListParagraph"/>
              <w:numPr>
                <w:ilvl w:val="0"/>
                <w:numId w:val="16"/>
              </w:num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 significant difference in incidence of serious AEs, surgical blood loss or incidence of postoperative bleeding</w:t>
            </w:r>
          </w:p>
          <w:p w:rsidR="008861FE" w:rsidRDefault="008861FE" w:rsidP="00113A5D">
            <w:p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61FE" w:rsidTr="00113A5D">
        <w:trPr>
          <w:trHeight w:val="1521"/>
        </w:trPr>
        <w:tc>
          <w:tcPr>
            <w:tcW w:w="118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Gan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et al. </w:t>
            </w:r>
          </w:p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W48L0F1dGhvcj48WWVhcj4yMDE1PC9ZZWFyPjxSZWNO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W48L0F1dGhvcj48WWVhcj4yMDE1PC9ZZWFyPjxSZWNO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Multicenter, open-label, clinical surveillance study (21 US hospitals) </w:t>
            </w:r>
          </w:p>
        </w:tc>
        <w:tc>
          <w:tcPr>
            <w:tcW w:w="522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8861FE" w:rsidRDefault="008861FE" w:rsidP="00113A5D">
            <w:pPr>
              <w:pStyle w:val="ListParagraph"/>
              <w:numPr>
                <w:ilvl w:val="0"/>
                <w:numId w:val="15"/>
              </w:numPr>
              <w:ind w:left="232" w:hanging="168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dult patients undergoing surgery requiring analgesia, excluding coronary artery bypass graft surgery (n=300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5"/>
              </w:numPr>
              <w:ind w:left="522" w:hanging="168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ll patients received IV ibuprofen 800 mg preoperatively, infused over 5-10 minutes</w:t>
            </w:r>
          </w:p>
          <w:p w:rsidR="008861FE" w:rsidRDefault="008861FE" w:rsidP="00113A5D">
            <w:pPr>
              <w:pStyle w:val="ListParagraph"/>
              <w:ind w:left="232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13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16"/>
              </w:num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No cases of perioperative bleeding, cardiovascular and hepatorenal complications, or GI ulceration observed 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6"/>
              </w:num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ost common AE was pain or discomfort at the infusion site; all serious AEs judged to be unrelated to ibuprofen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6"/>
              </w:num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V ibuprofen provided a significant reduction in both pain intensity and narcotic use in the postoperative period</w:t>
            </w:r>
          </w:p>
        </w:tc>
      </w:tr>
      <w:tr w:rsidR="008861FE" w:rsidTr="00113A5D">
        <w:trPr>
          <w:trHeight w:val="1233"/>
        </w:trPr>
        <w:tc>
          <w:tcPr>
            <w:tcW w:w="11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8861FE" w:rsidRDefault="008861FE" w:rsidP="00113A5D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Gobble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t al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20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obble&lt;/Author&gt;&lt;Year&gt;2014&lt;/Year&gt;&lt;RecNum&gt;49&lt;/RecNum&gt;&lt;DisplayText&gt;&lt;style face="superscript"&gt;28&lt;/style&gt;&lt;/DisplayText&gt;&lt;record&gt;&lt;rec-number&gt;49&lt;/rec-number&gt;&lt;foreign-keys&gt;&lt;key app="EN" db-id="2wrf9vtwlt5t5ueva0pxva03x0vw2wraa5fz" timestamp="1446055461"&gt;49&lt;/key&gt;&lt;/foreign-keys&gt;&lt;ref-type name="Journal Article"&gt;17&lt;/ref-type&gt;&lt;contributors&gt;&lt;authors&gt;&lt;author&gt;Gobble, R.M.&lt;/author&gt;&lt;author&gt;Hoang, H.L.T.&lt;/author&gt;&lt;author&gt;Kachniarz, B.&lt;/author&gt;&lt;author&gt;Orgill, D.P.&lt;/author&gt;&lt;/authors&gt;&lt;/contributors&gt;&lt;titles&gt;&lt;title&gt;Ketorolac does not increase perioperative bleeding: a meta-analysis of randomized controlled trials&lt;/title&gt;&lt;secondary-title&gt;Plastic and Reconstructive Surgery&lt;/secondary-title&gt;&lt;/titles&gt;&lt;periodical&gt;&lt;full-title&gt;Plastic and Reconstructive Surgery&lt;/full-title&gt;&lt;abbr-1&gt;Plast. Reconstr. Surg.&lt;/abbr-1&gt;&lt;abbr-2&gt;Plast Reconstr Surg&lt;/abbr-2&gt;&lt;abbr-3&gt;Plastic &amp;amp; Reconstructive Surgery&lt;/abbr-3&gt;&lt;/periodical&gt;&lt;pages&gt;741-755&lt;/pages&gt;&lt;volume&gt;133&lt;/volume&gt;&lt;number&gt;3&lt;/number&gt;&lt;dates&gt;&lt;year&gt;201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:rsidR="008861FE" w:rsidRDefault="008861FE" w:rsidP="00113A5D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8861FE" w:rsidRDefault="008861FE" w:rsidP="00113A5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ystematic literature review and meta-analysis (27 US RCTs)</w:t>
            </w:r>
          </w:p>
        </w:tc>
        <w:tc>
          <w:tcPr>
            <w:tcW w:w="52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17"/>
              </w:numPr>
              <w:ind w:left="232" w:hanging="14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dults undergoing various surgical procedures (neurosurgical, abdominal, urological, endoscopic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7"/>
              </w:numPr>
              <w:ind w:left="522" w:hanging="14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Ketorolac, (variety of routes of admin, including IV, IM); 16 studies using dose &gt;30 mg, 11 studies using ≤30 mg dose (n=1,304 patients)</w:t>
            </w:r>
          </w:p>
          <w:p w:rsidR="008861FE" w:rsidRDefault="008861FE" w:rsidP="00113A5D">
            <w:pPr>
              <w:pStyle w:val="ListParagraph"/>
              <w:numPr>
                <w:ilvl w:val="0"/>
                <w:numId w:val="17"/>
              </w:numPr>
              <w:ind w:left="522" w:hanging="14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lacebo, acetaminophen, or opioid (e.g. morphine, meperidine, metamizole, hydrocodone; n=1,010 patients)</w:t>
            </w:r>
          </w:p>
        </w:tc>
        <w:tc>
          <w:tcPr>
            <w:tcW w:w="51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8861FE" w:rsidRDefault="008861FE" w:rsidP="00113A5D">
            <w:pPr>
              <w:pStyle w:val="ListParagraph"/>
              <w:numPr>
                <w:ilvl w:val="0"/>
                <w:numId w:val="18"/>
              </w:numPr>
              <w:ind w:left="252" w:hanging="18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cidence of postoperative bleeding not significantly increased with ketorolac when compared to patients receiving placebo or opioid</w:t>
            </w:r>
          </w:p>
        </w:tc>
      </w:tr>
    </w:tbl>
    <w:p w:rsidR="009862E7" w:rsidRDefault="00C517AA"/>
    <w:p w:rsidR="008861FE" w:rsidRPr="008861FE" w:rsidRDefault="008861FE" w:rsidP="008861FE">
      <w:pPr>
        <w:pStyle w:val="Header"/>
      </w:pPr>
      <w:r w:rsidRPr="008861FE">
        <w:t>AE = adverse event; ASA = acetylsalicylic acid; GI = gastrointestinal; IM = intramuscular; IV = intravenous; NSAID = non-steroidal anti-inflammatory drug; RCT = randomized controlled trial</w:t>
      </w:r>
    </w:p>
    <w:p w:rsidR="008861FE" w:rsidRDefault="008861FE"/>
    <w:sectPr w:rsidR="008861FE" w:rsidSect="008861FE">
      <w:headerReference w:type="default" r:id="rId7"/>
      <w:footerReference w:type="default" r:id="rId8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517AA" w:rsidRDefault="00C517AA" w:rsidP="008861FE">
      <w:pPr>
        <w:spacing w:after="0" w:line="240" w:lineRule="auto"/>
      </w:pPr>
      <w:r>
        <w:separator/>
      </w:r>
    </w:p>
  </w:endnote>
  <w:endnote w:type="continuationSeparator" w:id="0">
    <w:p w:rsidR="00C517AA" w:rsidRDefault="00C517AA" w:rsidP="008861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F">
    <w:altName w:val="Times New Roman"/>
    <w:charset w:val="00"/>
    <w:family w:val="auto"/>
    <w:pitch w:val="variable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5336526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E6023" w:rsidRDefault="00DE602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F46F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DE6023" w:rsidRDefault="00DE602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517AA" w:rsidRDefault="00C517AA" w:rsidP="008861FE">
      <w:pPr>
        <w:spacing w:after="0" w:line="240" w:lineRule="auto"/>
      </w:pPr>
      <w:r>
        <w:separator/>
      </w:r>
    </w:p>
  </w:footnote>
  <w:footnote w:type="continuationSeparator" w:id="0">
    <w:p w:rsidR="00C517AA" w:rsidRDefault="00C517AA" w:rsidP="008861F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861FE" w:rsidRPr="008861FE" w:rsidRDefault="008861FE" w:rsidP="008861FE">
    <w:pPr>
      <w:pStyle w:val="Header"/>
      <w:rPr>
        <w:lang w:val="en-US"/>
      </w:rPr>
    </w:pPr>
    <w:r w:rsidRPr="008861FE">
      <w:rPr>
        <w:lang w:val="en-US"/>
      </w:rPr>
      <w:t xml:space="preserve">Appendix </w:t>
    </w:r>
    <w:r>
      <w:rPr>
        <w:lang w:val="en-US"/>
      </w:rPr>
      <w:t>1 -</w:t>
    </w:r>
    <w:r w:rsidRPr="008861FE">
      <w:rPr>
        <w:lang w:val="en-US"/>
      </w:rPr>
      <w:t xml:space="preserve"> </w:t>
    </w:r>
    <w:r w:rsidRPr="008861FE">
      <w:rPr>
        <w:b/>
        <w:lang w:val="en-US"/>
      </w:rPr>
      <w:t>Summary of bleeding outcomes in reviewed studies.</w:t>
    </w:r>
  </w:p>
  <w:p w:rsidR="008861FE" w:rsidRDefault="008861F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200C9B"/>
    <w:multiLevelType w:val="hybridMultilevel"/>
    <w:tmpl w:val="CC22BB14"/>
    <w:lvl w:ilvl="0" w:tplc="EE70DD6A">
      <w:start w:val="1"/>
      <w:numFmt w:val="bullet"/>
      <w:lvlText w:val=""/>
      <w:lvlJc w:val="left"/>
      <w:pPr>
        <w:ind w:left="756" w:hanging="360"/>
      </w:pPr>
      <w:rPr>
        <w:rFonts w:ascii="Symbol" w:hAnsi="Symbol" w:hint="default"/>
        <w:sz w:val="16"/>
        <w:szCs w:val="22"/>
      </w:rPr>
    </w:lvl>
    <w:lvl w:ilvl="1" w:tplc="04090003">
      <w:start w:val="1"/>
      <w:numFmt w:val="bullet"/>
      <w:lvlText w:val="o"/>
      <w:lvlJc w:val="left"/>
      <w:pPr>
        <w:ind w:left="147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96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916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36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56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76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96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516" w:hanging="360"/>
      </w:pPr>
      <w:rPr>
        <w:rFonts w:ascii="Wingdings" w:hAnsi="Wingdings" w:hint="default"/>
      </w:rPr>
    </w:lvl>
  </w:abstractNum>
  <w:abstractNum w:abstractNumId="1" w15:restartNumberingAfterBreak="0">
    <w:nsid w:val="03F03C61"/>
    <w:multiLevelType w:val="hybridMultilevel"/>
    <w:tmpl w:val="30B2A3F6"/>
    <w:lvl w:ilvl="0" w:tplc="EE70DD6A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99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71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43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15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87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59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31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030" w:hanging="360"/>
      </w:pPr>
      <w:rPr>
        <w:rFonts w:ascii="Wingdings" w:hAnsi="Wingdings" w:hint="default"/>
      </w:rPr>
    </w:lvl>
  </w:abstractNum>
  <w:abstractNum w:abstractNumId="2" w15:restartNumberingAfterBreak="0">
    <w:nsid w:val="0C20606A"/>
    <w:multiLevelType w:val="hybridMultilevel"/>
    <w:tmpl w:val="0226D2D0"/>
    <w:lvl w:ilvl="0" w:tplc="EE70DD6A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EE70DD6A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  <w:sz w:val="16"/>
      </w:rPr>
    </w:lvl>
    <w:lvl w:ilvl="4" w:tplc="04090003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3" w15:restartNumberingAfterBreak="0">
    <w:nsid w:val="0DE41827"/>
    <w:multiLevelType w:val="hybridMultilevel"/>
    <w:tmpl w:val="91A290DC"/>
    <w:lvl w:ilvl="0" w:tplc="EE70DD6A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E0525E"/>
    <w:multiLevelType w:val="hybridMultilevel"/>
    <w:tmpl w:val="6EFE912E"/>
    <w:lvl w:ilvl="0" w:tplc="EE70DD6A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6741C6A"/>
    <w:multiLevelType w:val="hybridMultilevel"/>
    <w:tmpl w:val="86C01BDC"/>
    <w:lvl w:ilvl="0" w:tplc="EE70DD6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DC1FFF"/>
    <w:multiLevelType w:val="hybridMultilevel"/>
    <w:tmpl w:val="4C8611B6"/>
    <w:lvl w:ilvl="0" w:tplc="EE70DD6A">
      <w:start w:val="1"/>
      <w:numFmt w:val="bullet"/>
      <w:lvlText w:val=""/>
      <w:lvlJc w:val="left"/>
      <w:pPr>
        <w:ind w:left="756" w:hanging="360"/>
      </w:pPr>
      <w:rPr>
        <w:rFonts w:ascii="Symbol" w:hAnsi="Symbol" w:hint="default"/>
        <w:sz w:val="16"/>
        <w:szCs w:val="22"/>
      </w:rPr>
    </w:lvl>
    <w:lvl w:ilvl="1" w:tplc="04090003">
      <w:start w:val="1"/>
      <w:numFmt w:val="bullet"/>
      <w:lvlText w:val="o"/>
      <w:lvlJc w:val="left"/>
      <w:pPr>
        <w:ind w:left="147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96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916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36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56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76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96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516" w:hanging="360"/>
      </w:pPr>
      <w:rPr>
        <w:rFonts w:ascii="Wingdings" w:hAnsi="Wingdings" w:hint="default"/>
      </w:rPr>
    </w:lvl>
  </w:abstractNum>
  <w:abstractNum w:abstractNumId="7" w15:restartNumberingAfterBreak="0">
    <w:nsid w:val="432C2BD8"/>
    <w:multiLevelType w:val="hybridMultilevel"/>
    <w:tmpl w:val="942CD69C"/>
    <w:lvl w:ilvl="0" w:tplc="EE70DD6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DDF2AC2"/>
    <w:multiLevelType w:val="hybridMultilevel"/>
    <w:tmpl w:val="001CA29E"/>
    <w:lvl w:ilvl="0" w:tplc="EE70DD6A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  <w:sz w:val="16"/>
        <w:szCs w:val="22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13C1E4E"/>
    <w:multiLevelType w:val="hybridMultilevel"/>
    <w:tmpl w:val="A88EFF60"/>
    <w:lvl w:ilvl="0" w:tplc="EE70DD6A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10" w15:restartNumberingAfterBreak="0">
    <w:nsid w:val="549C3A33"/>
    <w:multiLevelType w:val="hybridMultilevel"/>
    <w:tmpl w:val="E7AC54A4"/>
    <w:lvl w:ilvl="0" w:tplc="EE70DD6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50D26DD"/>
    <w:multiLevelType w:val="hybridMultilevel"/>
    <w:tmpl w:val="5CD26A06"/>
    <w:lvl w:ilvl="0" w:tplc="EE70DD6A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58F02E90"/>
    <w:multiLevelType w:val="hybridMultilevel"/>
    <w:tmpl w:val="FA30C0EA"/>
    <w:lvl w:ilvl="0" w:tplc="EE70DD6A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3" w15:restartNumberingAfterBreak="0">
    <w:nsid w:val="5A0A0725"/>
    <w:multiLevelType w:val="hybridMultilevel"/>
    <w:tmpl w:val="A6580896"/>
    <w:lvl w:ilvl="0" w:tplc="EE70DD6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  <w:szCs w:val="22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C1523A9"/>
    <w:multiLevelType w:val="hybridMultilevel"/>
    <w:tmpl w:val="6DB64E96"/>
    <w:lvl w:ilvl="0" w:tplc="EE70DD6A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15" w15:restartNumberingAfterBreak="0">
    <w:nsid w:val="6D826B41"/>
    <w:multiLevelType w:val="hybridMultilevel"/>
    <w:tmpl w:val="E6644BB0"/>
    <w:lvl w:ilvl="0" w:tplc="EE70DD6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16093C"/>
    <w:multiLevelType w:val="hybridMultilevel"/>
    <w:tmpl w:val="0AAE0210"/>
    <w:lvl w:ilvl="0" w:tplc="EE70DD6A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7" w15:restartNumberingAfterBreak="0">
    <w:nsid w:val="7A833A73"/>
    <w:multiLevelType w:val="hybridMultilevel"/>
    <w:tmpl w:val="06DEEC26"/>
    <w:lvl w:ilvl="0" w:tplc="EE70DD6A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"/>
  </w:num>
  <w:num w:numId="3">
    <w:abstractNumId w:val="12"/>
  </w:num>
  <w:num w:numId="4">
    <w:abstractNumId w:val="3"/>
  </w:num>
  <w:num w:numId="5">
    <w:abstractNumId w:val="14"/>
  </w:num>
  <w:num w:numId="6">
    <w:abstractNumId w:val="13"/>
  </w:num>
  <w:num w:numId="7">
    <w:abstractNumId w:val="1"/>
  </w:num>
  <w:num w:numId="8">
    <w:abstractNumId w:val="6"/>
  </w:num>
  <w:num w:numId="9">
    <w:abstractNumId w:val="17"/>
  </w:num>
  <w:num w:numId="10">
    <w:abstractNumId w:val="0"/>
  </w:num>
  <w:num w:numId="11">
    <w:abstractNumId w:val="9"/>
  </w:num>
  <w:num w:numId="12">
    <w:abstractNumId w:val="15"/>
  </w:num>
  <w:num w:numId="13">
    <w:abstractNumId w:val="11"/>
  </w:num>
  <w:num w:numId="14">
    <w:abstractNumId w:val="5"/>
  </w:num>
  <w:num w:numId="15">
    <w:abstractNumId w:val="16"/>
  </w:num>
  <w:num w:numId="16">
    <w:abstractNumId w:val="10"/>
  </w:num>
  <w:num w:numId="17">
    <w:abstractNumId w:val="4"/>
  </w:num>
  <w:num w:numId="1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fr-FR" w:vendorID="64" w:dllVersion="131078" w:nlCheck="1" w:checkStyle="0"/>
  <w:activeWritingStyle w:appName="MSWord" w:lang="en-US" w:vendorID="64" w:dllVersion="131078" w:nlCheck="1" w:checkStyle="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61FE"/>
    <w:rsid w:val="003E28FF"/>
    <w:rsid w:val="00810930"/>
    <w:rsid w:val="008861FE"/>
    <w:rsid w:val="00A033A1"/>
    <w:rsid w:val="00AF46FD"/>
    <w:rsid w:val="00C517AA"/>
    <w:rsid w:val="00DE60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8311B5E-B937-400D-8881-6710D5B4D9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8861FE"/>
    <w:pPr>
      <w:widowControl w:val="0"/>
      <w:suppressAutoHyphens/>
      <w:autoSpaceDN w:val="0"/>
      <w:spacing w:line="251" w:lineRule="auto"/>
      <w:textAlignment w:val="baseline"/>
    </w:pPr>
    <w:rPr>
      <w:rFonts w:ascii="Calibri" w:eastAsia="SimSun" w:hAnsi="Calibri" w:cs="F"/>
      <w:kern w:val="3"/>
      <w:lang w:val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861FE"/>
    <w:pPr>
      <w:widowControl/>
      <w:suppressAutoHyphens w:val="0"/>
      <w:autoSpaceDN/>
      <w:spacing w:after="0" w:line="240" w:lineRule="auto"/>
      <w:ind w:left="720"/>
      <w:contextualSpacing/>
      <w:textAlignment w:val="auto"/>
    </w:pPr>
    <w:rPr>
      <w:rFonts w:asciiTheme="minorHAnsi" w:eastAsiaTheme="minorEastAsia" w:hAnsiTheme="minorHAnsi" w:cstheme="minorBidi"/>
      <w:kern w:val="0"/>
      <w:sz w:val="24"/>
      <w:szCs w:val="24"/>
      <w:lang w:val="en-US" w:eastAsia="ja-JP"/>
    </w:rPr>
  </w:style>
  <w:style w:type="table" w:styleId="TableGrid">
    <w:name w:val="Table Grid"/>
    <w:basedOn w:val="TableNormal"/>
    <w:uiPriority w:val="39"/>
    <w:rsid w:val="008861FE"/>
    <w:pPr>
      <w:spacing w:after="0" w:line="240" w:lineRule="auto"/>
    </w:pPr>
    <w:rPr>
      <w:rFonts w:eastAsiaTheme="minorEastAsia"/>
      <w:lang w:eastAsia="ja-JP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861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61FE"/>
    <w:rPr>
      <w:rFonts w:ascii="Calibri" w:eastAsia="SimSun" w:hAnsi="Calibri" w:cs="F"/>
      <w:kern w:val="3"/>
      <w:lang w:val="fr-FR"/>
    </w:rPr>
  </w:style>
  <w:style w:type="paragraph" w:styleId="Footer">
    <w:name w:val="footer"/>
    <w:basedOn w:val="Normal"/>
    <w:link w:val="FooterChar"/>
    <w:uiPriority w:val="99"/>
    <w:unhideWhenUsed/>
    <w:rsid w:val="008861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61FE"/>
    <w:rPr>
      <w:rFonts w:ascii="Calibri" w:eastAsia="SimSun" w:hAnsi="Calibri" w:cs="F"/>
      <w:kern w:val="3"/>
      <w:lang w:val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770</Words>
  <Characters>10095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SU Wexner Medical Center IT</Company>
  <LinksUpToDate>false</LinksUpToDate>
  <CharactersWithSpaces>11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oicea, Nicoleta</dc:creator>
  <cp:keywords/>
  <dc:description/>
  <cp:lastModifiedBy>Stoicea, Nicoleta</cp:lastModifiedBy>
  <cp:revision>2</cp:revision>
  <dcterms:created xsi:type="dcterms:W3CDTF">2020-01-06T14:53:00Z</dcterms:created>
  <dcterms:modified xsi:type="dcterms:W3CDTF">2020-01-06T14:53:00Z</dcterms:modified>
</cp:coreProperties>
</file>